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75A0CF" w14:textId="0FBFFE7E" w:rsidR="004430DE" w:rsidRPr="004430DE" w:rsidRDefault="0092512D" w:rsidP="00CB485D">
      <w:pPr>
        <w:pStyle w:val="Heading1"/>
      </w:pPr>
      <w:r>
        <w:t>Literature Review</w:t>
      </w:r>
    </w:p>
    <w:p w14:paraId="50A6F4FF" w14:textId="33E8C506" w:rsidR="004430DE" w:rsidRDefault="004430DE" w:rsidP="00CB485D">
      <w:pPr>
        <w:pStyle w:val="Heading2"/>
      </w:pPr>
      <w:r w:rsidRPr="004430DE">
        <w:t xml:space="preserve">Speech </w:t>
      </w:r>
      <w:r w:rsidRPr="00242991">
        <w:t>Processing</w:t>
      </w:r>
    </w:p>
    <w:p w14:paraId="5F0D9579" w14:textId="3F40FF58" w:rsidR="00AC3AB1" w:rsidRPr="00AC3AB1" w:rsidRDefault="00AC3AB1" w:rsidP="00AC3AB1">
      <w:r>
        <w:t xml:space="preserve">Automated speech recognition </w:t>
      </w:r>
      <w:r w:rsidR="007E4609">
        <w:t xml:space="preserve">(ASR) </w:t>
      </w:r>
      <w:r>
        <w:t>systems can be broken up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CB485D">
      <w:pPr>
        <w:pStyle w:val="Heading3"/>
      </w:pPr>
      <w:r>
        <w:t>Speaker dependence</w:t>
      </w:r>
    </w:p>
    <w:p w14:paraId="66838837" w14:textId="385C1290" w:rsidR="00AC3AB1" w:rsidRPr="00AC3AB1"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r w:rsidR="00C16A95">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CB485D">
      <w:pPr>
        <w:pStyle w:val="Heading3"/>
      </w:pPr>
      <w:r>
        <w:t>Speech type</w:t>
      </w:r>
    </w:p>
    <w:p w14:paraId="28F45ECB" w14:textId="644FEAAF" w:rsidR="0085182F" w:rsidRPr="0085182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ds. In continuous speech (natural speech) the speaker makes no effort to alter their speech patterns. 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CB485D">
      <w:pPr>
        <w:pStyle w:val="Heading3"/>
      </w:pPr>
      <w:r w:rsidRPr="004430DE">
        <w:t>Recog</w:t>
      </w:r>
      <w:r w:rsidR="00FB5325">
        <w:t>nition type</w:t>
      </w:r>
    </w:p>
    <w:p w14:paraId="3E6EDAF8" w14:textId="4CBB05DF" w:rsidR="0085182F" w:rsidRDefault="00237701" w:rsidP="000A4966">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t>transcription</w:t>
      </w:r>
      <w:r>
        <w:t>, that is, all results are comp</w:t>
      </w:r>
      <w:r w:rsidR="000A4966">
        <w:t>lete words. However, the main</w:t>
      </w:r>
      <w:r>
        <w:t xml:space="preserve"> disadvantage of 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BD7700">
        <w:t xml:space="preserve">Secondarily,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r w:rsidR="000A4966">
        <w:t>Con</w:t>
      </w:r>
      <w:r w:rsidR="00FB5325">
        <w:t>verse</w:t>
      </w:r>
      <w:r w:rsidR="000A4966">
        <w:t xml:space="preserve">ly, phonetic recognition is able to avoid </w:t>
      </w:r>
      <w:r w:rsidR="00FB5325">
        <w:t xml:space="preserve">both error rate and processing time inflation </w:t>
      </w:r>
      <w:r w:rsidR="000A4966">
        <w:t xml:space="preserve">by breaking words down into </w:t>
      </w:r>
      <w:r w:rsidR="00FB5325">
        <w:t>their base components, phonemes.</w:t>
      </w:r>
      <w:r w:rsidR="000A4966">
        <w:t xml:space="preserve"> </w:t>
      </w:r>
      <w:r w:rsidR="00FB5325">
        <w:t>A phoneme</w:t>
      </w:r>
      <w:r w:rsidR="000A4966">
        <w:t xml:space="preserve"> can be defined</w:t>
      </w:r>
      <w:r w:rsidR="000A4966" w:rsidRPr="004430DE">
        <w:t xml:space="preserve"> as “the smallest contrastive linguistic unit which may brin</w:t>
      </w:r>
      <w:r w:rsidR="000A4966">
        <w:t xml:space="preserve">g about a change of meaning [of a word]” </w:t>
      </w:r>
      <w:r w:rsidR="000A4966">
        <w:fldChar w:fldCharType="begin"/>
      </w:r>
      <w:r w:rsidR="000A4966">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rsidR="000A4966">
        <w:fldChar w:fldCharType="separate"/>
      </w:r>
      <w:r w:rsidR="000A4966">
        <w:rPr>
          <w:noProof/>
        </w:rPr>
        <w:t>[8]</w:t>
      </w:r>
      <w:r w:rsidR="000A4966">
        <w:fldChar w:fldCharType="end"/>
      </w:r>
      <w:r w:rsidR="00FB5325">
        <w:t xml:space="preserve">, which </w:t>
      </w:r>
      <w:r w:rsidR="000A4966">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726DFF" w:rsidRPr="00EF7AB7">
        <w:t xml:space="preserve">Table </w:t>
      </w:r>
      <w:r w:rsidR="00726DFF">
        <w:rPr>
          <w:noProof/>
        </w:rPr>
        <w:t>1</w:t>
      </w:r>
      <w:r w:rsidR="00726DFF">
        <w:noBreakHyphen/>
      </w:r>
      <w:r w:rsidR="00726DFF">
        <w:rPr>
          <w:noProof/>
        </w:rPr>
        <w:t>1</w:t>
      </w:r>
      <w:r w:rsidR="00726DFF">
        <w:fldChar w:fldCharType="end"/>
      </w:r>
      <w:r w:rsidR="00BD7700">
        <w:t>)</w:t>
      </w:r>
      <w:r w:rsidR="000A4966">
        <w:t xml:space="preserve">, with the drawback being that the </w:t>
      </w:r>
      <w:r w:rsidR="00BD7700">
        <w:t>transcription</w:t>
      </w:r>
      <w:r w:rsidR="000A4966">
        <w:t xml:space="preserve"> isn’t d</w:t>
      </w:r>
      <w:bookmarkStart w:id="0" w:name="_GoBack"/>
      <w:bookmarkEnd w:id="0"/>
      <w:r w:rsidR="000A4966">
        <w:t xml:space="preserve">irectly human readable (see </w:t>
      </w:r>
      <w:r w:rsidR="00BD7700">
        <w:fldChar w:fldCharType="begin"/>
      </w:r>
      <w:r w:rsidR="00BD7700">
        <w:instrText xml:space="preserve"> REF _Ref259201436 \h </w:instrText>
      </w:r>
      <w:r w:rsidR="00BD7700">
        <w:fldChar w:fldCharType="separate"/>
      </w:r>
      <w:r w:rsidR="00BD7700">
        <w:t xml:space="preserve">Table </w:t>
      </w:r>
      <w:r w:rsidR="00BD7700">
        <w:rPr>
          <w:noProof/>
        </w:rPr>
        <w:t>1</w:t>
      </w:r>
      <w:r w:rsidR="00BD7700">
        <w:noBreakHyphen/>
      </w:r>
      <w:r w:rsidR="00BD7700">
        <w:rPr>
          <w:noProof/>
        </w:rPr>
        <w:t>2</w:t>
      </w:r>
      <w:r w:rsidR="00BD7700">
        <w:fldChar w:fldCharType="end"/>
      </w:r>
      <w:r w:rsidR="00BD7700">
        <w:t>).</w:t>
      </w:r>
    </w:p>
    <w:p w14:paraId="02BAC82F" w14:textId="77777777" w:rsidR="004C09B5" w:rsidRDefault="004C09B5" w:rsidP="004430DE"/>
    <w:p w14:paraId="252B859F" w14:textId="1B22E6AE" w:rsidR="00E009C1" w:rsidRDefault="00E009C1" w:rsidP="00BD7700">
      <w:pPr>
        <w:pStyle w:val="Caption"/>
        <w:keepNext/>
      </w:pPr>
      <w:bookmarkStart w:id="1" w:name="_Ref259201863"/>
      <w:r w:rsidRPr="00EF7AB7">
        <w:lastRenderedPageBreak/>
        <w:t xml:space="preserve">Table </w:t>
      </w:r>
      <w:fldSimple w:instr=" STYLEREF 1 \s ">
        <w:r w:rsidR="00BD7700">
          <w:rPr>
            <w:noProof/>
          </w:rPr>
          <w:t>1</w:t>
        </w:r>
      </w:fldSimple>
      <w:r w:rsidR="00BD7700">
        <w:noBreakHyphen/>
      </w:r>
      <w:fldSimple w:instr=" SEQ Table \* ARABIC \s 1 ">
        <w:r w:rsidR="00BD7700">
          <w:rPr>
            <w:noProof/>
          </w:rPr>
          <w:t>1</w:t>
        </w:r>
      </w:fldSimple>
      <w:bookmarkEnd w:id="1"/>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4C09B5" w:rsidRDefault="004C09B5" w:rsidP="004C09B5">
            <w:pPr>
              <w:jc w:val="center"/>
              <w:rPr>
                <w:b/>
              </w:rPr>
            </w:pPr>
            <w:r w:rsidRPr="004C09B5">
              <w:rPr>
                <w:b/>
              </w:rPr>
              <w:t>Phoneme</w:t>
            </w:r>
          </w:p>
        </w:tc>
        <w:tc>
          <w:tcPr>
            <w:tcW w:w="3092" w:type="dxa"/>
          </w:tcPr>
          <w:p w14:paraId="0CA3C64A" w14:textId="34498618" w:rsidR="004C09B5" w:rsidRPr="004C09B5" w:rsidRDefault="004C09B5" w:rsidP="004C09B5">
            <w:pPr>
              <w:jc w:val="center"/>
              <w:rPr>
                <w:b/>
              </w:rPr>
            </w:pPr>
            <w:r w:rsidRPr="004C09B5">
              <w:rPr>
                <w:b/>
              </w:rPr>
              <w:t>Manner of Articulation</w:t>
            </w:r>
          </w:p>
        </w:tc>
        <w:tc>
          <w:tcPr>
            <w:tcW w:w="1444" w:type="dxa"/>
          </w:tcPr>
          <w:p w14:paraId="01FAB956" w14:textId="03AA2967" w:rsidR="004C09B5" w:rsidRPr="004C09B5" w:rsidRDefault="004C09B5" w:rsidP="004C09B5">
            <w:pPr>
              <w:jc w:val="center"/>
              <w:rPr>
                <w:b/>
              </w:rPr>
            </w:pPr>
            <w:r w:rsidRPr="004C09B5">
              <w:rPr>
                <w:b/>
              </w:rPr>
              <w:t>Phoneme</w:t>
            </w:r>
          </w:p>
        </w:tc>
        <w:tc>
          <w:tcPr>
            <w:tcW w:w="3174" w:type="dxa"/>
          </w:tcPr>
          <w:p w14:paraId="0AA4D16B" w14:textId="3203105D" w:rsidR="004C09B5" w:rsidRPr="004C09B5" w:rsidRDefault="004C09B5" w:rsidP="004C09B5">
            <w:pPr>
              <w:jc w:val="center"/>
              <w:rPr>
                <w:b/>
              </w:rPr>
            </w:pPr>
            <w:r w:rsidRPr="004C09B5">
              <w:rPr>
                <w:b/>
              </w:rPr>
              <w:t>Manner of Articulation</w:t>
            </w:r>
          </w:p>
        </w:tc>
      </w:tr>
      <w:tr w:rsidR="004C09B5" w14:paraId="439BA6A5" w14:textId="77777777" w:rsidTr="00BD7700">
        <w:trPr>
          <w:jc w:val="center"/>
        </w:trPr>
        <w:tc>
          <w:tcPr>
            <w:tcW w:w="1526" w:type="dxa"/>
          </w:tcPr>
          <w:p w14:paraId="2ECEDF07" w14:textId="5BBFF86F" w:rsidR="004C09B5" w:rsidRDefault="004C09B5" w:rsidP="004C09B5">
            <w:pPr>
              <w:jc w:val="center"/>
            </w:pPr>
            <w:r>
              <w:t>iy</w:t>
            </w:r>
          </w:p>
        </w:tc>
        <w:tc>
          <w:tcPr>
            <w:tcW w:w="3092" w:type="dxa"/>
          </w:tcPr>
          <w:p w14:paraId="514EE20A" w14:textId="462AF343" w:rsidR="004C09B5" w:rsidRDefault="004C09B5" w:rsidP="004C09B5">
            <w:pPr>
              <w:jc w:val="center"/>
            </w:pPr>
            <w:r>
              <w:t>vowel</w:t>
            </w:r>
          </w:p>
        </w:tc>
        <w:tc>
          <w:tcPr>
            <w:tcW w:w="1444" w:type="dxa"/>
          </w:tcPr>
          <w:p w14:paraId="5A4272F2" w14:textId="78C32329" w:rsidR="004C09B5" w:rsidRDefault="004C09B5" w:rsidP="004C09B5">
            <w:pPr>
              <w:jc w:val="center"/>
            </w:pPr>
            <w:r>
              <w:t>l</w:t>
            </w:r>
          </w:p>
        </w:tc>
        <w:tc>
          <w:tcPr>
            <w:tcW w:w="3174" w:type="dxa"/>
          </w:tcPr>
          <w:p w14:paraId="42409B89" w14:textId="2267D24C" w:rsidR="004C09B5" w:rsidRDefault="004C09B5" w:rsidP="004C09B5">
            <w:pPr>
              <w:jc w:val="center"/>
            </w:pPr>
            <w:r>
              <w:t>liquid</w:t>
            </w:r>
          </w:p>
        </w:tc>
      </w:tr>
      <w:tr w:rsidR="004C09B5" w14:paraId="53184305" w14:textId="77777777" w:rsidTr="00BD7700">
        <w:trPr>
          <w:jc w:val="center"/>
        </w:trPr>
        <w:tc>
          <w:tcPr>
            <w:tcW w:w="1526" w:type="dxa"/>
          </w:tcPr>
          <w:p w14:paraId="4554D38B" w14:textId="56C4ACBD" w:rsidR="004C09B5" w:rsidRDefault="00E009C1" w:rsidP="004C09B5">
            <w:pPr>
              <w:jc w:val="center"/>
            </w:pPr>
            <w:r>
              <w:t>ih</w:t>
            </w:r>
          </w:p>
        </w:tc>
        <w:tc>
          <w:tcPr>
            <w:tcW w:w="3092" w:type="dxa"/>
          </w:tcPr>
          <w:p w14:paraId="62445FE6" w14:textId="00111CD7" w:rsidR="004C09B5" w:rsidRDefault="00E009C1" w:rsidP="004C09B5">
            <w:pPr>
              <w:jc w:val="center"/>
            </w:pPr>
            <w:r>
              <w:t>vowel</w:t>
            </w:r>
          </w:p>
        </w:tc>
        <w:tc>
          <w:tcPr>
            <w:tcW w:w="1444" w:type="dxa"/>
          </w:tcPr>
          <w:p w14:paraId="741FE3AD" w14:textId="1184DDA0" w:rsidR="004C09B5" w:rsidRDefault="00E009C1" w:rsidP="004C09B5">
            <w:pPr>
              <w:jc w:val="center"/>
            </w:pPr>
            <w:r>
              <w:t>r</w:t>
            </w:r>
          </w:p>
        </w:tc>
        <w:tc>
          <w:tcPr>
            <w:tcW w:w="3174" w:type="dxa"/>
          </w:tcPr>
          <w:p w14:paraId="066E5DFC" w14:textId="3BCDC166" w:rsidR="004C09B5" w:rsidRDefault="00E009C1" w:rsidP="004C09B5">
            <w:pPr>
              <w:jc w:val="center"/>
            </w:pPr>
            <w:r>
              <w:t>liquid</w:t>
            </w:r>
          </w:p>
        </w:tc>
      </w:tr>
      <w:tr w:rsidR="00E009C1" w14:paraId="73E216E4" w14:textId="77777777" w:rsidTr="00BD7700">
        <w:trPr>
          <w:jc w:val="center"/>
        </w:trPr>
        <w:tc>
          <w:tcPr>
            <w:tcW w:w="1526" w:type="dxa"/>
          </w:tcPr>
          <w:p w14:paraId="64CFF2AD" w14:textId="032B668B" w:rsidR="00E009C1" w:rsidRDefault="00E009C1" w:rsidP="004C09B5">
            <w:pPr>
              <w:jc w:val="center"/>
            </w:pPr>
            <w:r>
              <w:t>ia</w:t>
            </w:r>
          </w:p>
        </w:tc>
        <w:tc>
          <w:tcPr>
            <w:tcW w:w="3092" w:type="dxa"/>
          </w:tcPr>
          <w:p w14:paraId="189DCB37" w14:textId="3676F574" w:rsidR="00E009C1" w:rsidRDefault="00E009C1" w:rsidP="004C09B5">
            <w:pPr>
              <w:jc w:val="center"/>
            </w:pPr>
            <w:r w:rsidRPr="00092ACC">
              <w:t>vowel</w:t>
            </w:r>
          </w:p>
        </w:tc>
        <w:tc>
          <w:tcPr>
            <w:tcW w:w="1444" w:type="dxa"/>
          </w:tcPr>
          <w:p w14:paraId="7889B3D3" w14:textId="585C792D" w:rsidR="00E009C1" w:rsidRDefault="00E009C1" w:rsidP="004C09B5">
            <w:pPr>
              <w:jc w:val="center"/>
            </w:pPr>
            <w:r>
              <w:t>m</w:t>
            </w:r>
          </w:p>
        </w:tc>
        <w:tc>
          <w:tcPr>
            <w:tcW w:w="3174" w:type="dxa"/>
          </w:tcPr>
          <w:p w14:paraId="55C4A45B" w14:textId="0C6A7FE5" w:rsidR="00E009C1" w:rsidRDefault="00E009C1" w:rsidP="004C09B5">
            <w:pPr>
              <w:jc w:val="center"/>
            </w:pPr>
            <w:r>
              <w:t>nasal</w:t>
            </w:r>
          </w:p>
        </w:tc>
      </w:tr>
      <w:tr w:rsidR="00E009C1" w14:paraId="32F00AEE" w14:textId="77777777" w:rsidTr="00BD7700">
        <w:trPr>
          <w:jc w:val="center"/>
        </w:trPr>
        <w:tc>
          <w:tcPr>
            <w:tcW w:w="1526" w:type="dxa"/>
          </w:tcPr>
          <w:p w14:paraId="43950EE1" w14:textId="66569C0D" w:rsidR="00E009C1" w:rsidRDefault="00E009C1" w:rsidP="004C09B5">
            <w:pPr>
              <w:jc w:val="center"/>
            </w:pPr>
            <w:r>
              <w:t>ey</w:t>
            </w:r>
          </w:p>
        </w:tc>
        <w:tc>
          <w:tcPr>
            <w:tcW w:w="3092" w:type="dxa"/>
          </w:tcPr>
          <w:p w14:paraId="4868B6DD" w14:textId="0CB3430D" w:rsidR="00E009C1" w:rsidRDefault="00E009C1" w:rsidP="004C09B5">
            <w:pPr>
              <w:jc w:val="center"/>
            </w:pPr>
            <w:r w:rsidRPr="00092ACC">
              <w:t>vowel</w:t>
            </w:r>
          </w:p>
        </w:tc>
        <w:tc>
          <w:tcPr>
            <w:tcW w:w="1444" w:type="dxa"/>
          </w:tcPr>
          <w:p w14:paraId="743C100D" w14:textId="45555139" w:rsidR="00E009C1" w:rsidRDefault="00E009C1" w:rsidP="004C09B5">
            <w:pPr>
              <w:jc w:val="center"/>
            </w:pPr>
            <w:r>
              <w:t>n</w:t>
            </w:r>
          </w:p>
        </w:tc>
        <w:tc>
          <w:tcPr>
            <w:tcW w:w="3174" w:type="dxa"/>
          </w:tcPr>
          <w:p w14:paraId="3F40C5C6" w14:textId="3657E432" w:rsidR="00E009C1" w:rsidRDefault="00E009C1" w:rsidP="004C09B5">
            <w:pPr>
              <w:jc w:val="center"/>
            </w:pPr>
            <w:r>
              <w:t>nasal</w:t>
            </w:r>
          </w:p>
        </w:tc>
      </w:tr>
      <w:tr w:rsidR="00E009C1" w14:paraId="26226A2B" w14:textId="77777777" w:rsidTr="00BD7700">
        <w:trPr>
          <w:jc w:val="center"/>
        </w:trPr>
        <w:tc>
          <w:tcPr>
            <w:tcW w:w="1526" w:type="dxa"/>
          </w:tcPr>
          <w:p w14:paraId="3DE029AC" w14:textId="053D911B" w:rsidR="00E009C1" w:rsidRDefault="00E009C1" w:rsidP="004C09B5">
            <w:pPr>
              <w:jc w:val="center"/>
            </w:pPr>
            <w:r>
              <w:t>eh</w:t>
            </w:r>
          </w:p>
        </w:tc>
        <w:tc>
          <w:tcPr>
            <w:tcW w:w="3092" w:type="dxa"/>
          </w:tcPr>
          <w:p w14:paraId="5BAB83D3" w14:textId="54201061" w:rsidR="00E009C1" w:rsidRDefault="00E009C1" w:rsidP="004C09B5">
            <w:pPr>
              <w:jc w:val="center"/>
            </w:pPr>
            <w:r w:rsidRPr="00092ACC">
              <w:t>vowel</w:t>
            </w:r>
          </w:p>
        </w:tc>
        <w:tc>
          <w:tcPr>
            <w:tcW w:w="1444" w:type="dxa"/>
          </w:tcPr>
          <w:p w14:paraId="5DED1569" w14:textId="3EA3B179" w:rsidR="00E009C1" w:rsidRDefault="00E009C1" w:rsidP="004C09B5">
            <w:pPr>
              <w:jc w:val="center"/>
            </w:pPr>
            <w:r>
              <w:t>ng</w:t>
            </w:r>
          </w:p>
        </w:tc>
        <w:tc>
          <w:tcPr>
            <w:tcW w:w="3174" w:type="dxa"/>
          </w:tcPr>
          <w:p w14:paraId="6B5B3C3A" w14:textId="51F0EB5E" w:rsidR="00E009C1" w:rsidRDefault="00E009C1" w:rsidP="004C09B5">
            <w:pPr>
              <w:jc w:val="center"/>
            </w:pPr>
            <w:r>
              <w:t>nasal</w:t>
            </w:r>
          </w:p>
        </w:tc>
      </w:tr>
      <w:tr w:rsidR="00E009C1" w14:paraId="4D00B1AB" w14:textId="77777777" w:rsidTr="00BD7700">
        <w:trPr>
          <w:jc w:val="center"/>
        </w:trPr>
        <w:tc>
          <w:tcPr>
            <w:tcW w:w="1526" w:type="dxa"/>
          </w:tcPr>
          <w:p w14:paraId="114FB915" w14:textId="0E94C051" w:rsidR="00E009C1" w:rsidRDefault="00E009C1" w:rsidP="004C09B5">
            <w:pPr>
              <w:jc w:val="center"/>
            </w:pPr>
            <w:r>
              <w:t>ae</w:t>
            </w:r>
          </w:p>
        </w:tc>
        <w:tc>
          <w:tcPr>
            <w:tcW w:w="3092" w:type="dxa"/>
          </w:tcPr>
          <w:p w14:paraId="3A7C1CB7" w14:textId="6D213E17" w:rsidR="00E009C1" w:rsidRDefault="00E009C1" w:rsidP="004C09B5">
            <w:pPr>
              <w:jc w:val="center"/>
            </w:pPr>
            <w:r w:rsidRPr="00092ACC">
              <w:t>vowel</w:t>
            </w:r>
          </w:p>
        </w:tc>
        <w:tc>
          <w:tcPr>
            <w:tcW w:w="1444" w:type="dxa"/>
          </w:tcPr>
          <w:p w14:paraId="46667A43" w14:textId="60C0EBEF" w:rsidR="00E009C1" w:rsidRDefault="00E009C1" w:rsidP="004C09B5">
            <w:pPr>
              <w:jc w:val="center"/>
            </w:pPr>
            <w:r>
              <w:t>f</w:t>
            </w:r>
          </w:p>
        </w:tc>
        <w:tc>
          <w:tcPr>
            <w:tcW w:w="3174" w:type="dxa"/>
          </w:tcPr>
          <w:p w14:paraId="646D37C0" w14:textId="4685FD58" w:rsidR="00E009C1" w:rsidRDefault="00E009C1" w:rsidP="004C09B5">
            <w:pPr>
              <w:jc w:val="center"/>
            </w:pPr>
            <w:r>
              <w:t>fricative</w:t>
            </w:r>
          </w:p>
        </w:tc>
      </w:tr>
      <w:tr w:rsidR="00E009C1" w14:paraId="1D1C75FC" w14:textId="77777777" w:rsidTr="00BD7700">
        <w:trPr>
          <w:jc w:val="center"/>
        </w:trPr>
        <w:tc>
          <w:tcPr>
            <w:tcW w:w="1526" w:type="dxa"/>
          </w:tcPr>
          <w:p w14:paraId="2EACBCB2" w14:textId="30EBDF35" w:rsidR="00E009C1" w:rsidRDefault="00E009C1" w:rsidP="004C09B5">
            <w:pPr>
              <w:jc w:val="center"/>
            </w:pPr>
            <w:r>
              <w:t>ea</w:t>
            </w:r>
          </w:p>
        </w:tc>
        <w:tc>
          <w:tcPr>
            <w:tcW w:w="3092" w:type="dxa"/>
          </w:tcPr>
          <w:p w14:paraId="33CFCEC2" w14:textId="2F57E4EE" w:rsidR="00E009C1" w:rsidRDefault="00E009C1" w:rsidP="004C09B5">
            <w:pPr>
              <w:jc w:val="center"/>
            </w:pPr>
            <w:r w:rsidRPr="00092ACC">
              <w:t>vowel</w:t>
            </w:r>
          </w:p>
        </w:tc>
        <w:tc>
          <w:tcPr>
            <w:tcW w:w="1444" w:type="dxa"/>
          </w:tcPr>
          <w:p w14:paraId="463BB700" w14:textId="3E2C1434" w:rsidR="00E009C1" w:rsidRDefault="00E009C1" w:rsidP="004C09B5">
            <w:pPr>
              <w:jc w:val="center"/>
            </w:pPr>
            <w:r>
              <w:t>v</w:t>
            </w:r>
          </w:p>
        </w:tc>
        <w:tc>
          <w:tcPr>
            <w:tcW w:w="3174" w:type="dxa"/>
          </w:tcPr>
          <w:p w14:paraId="7BE8629F" w14:textId="6C7E4F99" w:rsidR="00E009C1" w:rsidRDefault="00E009C1" w:rsidP="004C09B5">
            <w:pPr>
              <w:jc w:val="center"/>
            </w:pPr>
            <w:r>
              <w:t>fricative</w:t>
            </w:r>
          </w:p>
        </w:tc>
      </w:tr>
      <w:tr w:rsidR="00E009C1" w14:paraId="7650CC66" w14:textId="77777777" w:rsidTr="00BD7700">
        <w:trPr>
          <w:jc w:val="center"/>
        </w:trPr>
        <w:tc>
          <w:tcPr>
            <w:tcW w:w="1526" w:type="dxa"/>
          </w:tcPr>
          <w:p w14:paraId="67E700B6" w14:textId="3A6329F9" w:rsidR="00E009C1" w:rsidRDefault="00E009C1" w:rsidP="004C09B5">
            <w:pPr>
              <w:jc w:val="center"/>
            </w:pPr>
            <w:r>
              <w:t>aa</w:t>
            </w:r>
          </w:p>
        </w:tc>
        <w:tc>
          <w:tcPr>
            <w:tcW w:w="3092" w:type="dxa"/>
          </w:tcPr>
          <w:p w14:paraId="241340DA" w14:textId="59F63994" w:rsidR="00E009C1" w:rsidRDefault="00E009C1" w:rsidP="004C09B5">
            <w:pPr>
              <w:jc w:val="center"/>
            </w:pPr>
            <w:r w:rsidRPr="00092ACC">
              <w:t>vowel</w:t>
            </w:r>
          </w:p>
        </w:tc>
        <w:tc>
          <w:tcPr>
            <w:tcW w:w="1444" w:type="dxa"/>
          </w:tcPr>
          <w:p w14:paraId="11ABB2E8" w14:textId="4DFF3298" w:rsidR="00E009C1" w:rsidRDefault="00E009C1" w:rsidP="004C09B5">
            <w:pPr>
              <w:jc w:val="center"/>
            </w:pPr>
            <w:r>
              <w:t>th</w:t>
            </w:r>
          </w:p>
        </w:tc>
        <w:tc>
          <w:tcPr>
            <w:tcW w:w="3174" w:type="dxa"/>
          </w:tcPr>
          <w:p w14:paraId="02FB1B3E" w14:textId="79D5226A" w:rsidR="00E009C1" w:rsidRDefault="00E009C1" w:rsidP="004C09B5">
            <w:pPr>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4C09B5">
            <w:pPr>
              <w:jc w:val="center"/>
            </w:pPr>
            <w:r>
              <w:t>ao</w:t>
            </w:r>
          </w:p>
        </w:tc>
        <w:tc>
          <w:tcPr>
            <w:tcW w:w="3092" w:type="dxa"/>
          </w:tcPr>
          <w:p w14:paraId="636B49D3" w14:textId="560BC8AB" w:rsidR="00E009C1" w:rsidRDefault="00E009C1" w:rsidP="004C09B5">
            <w:pPr>
              <w:jc w:val="center"/>
            </w:pPr>
            <w:r w:rsidRPr="00092ACC">
              <w:t>vowel</w:t>
            </w:r>
          </w:p>
        </w:tc>
        <w:tc>
          <w:tcPr>
            <w:tcW w:w="1444" w:type="dxa"/>
          </w:tcPr>
          <w:p w14:paraId="25FC1326" w14:textId="49E2E87B" w:rsidR="00E009C1" w:rsidRDefault="00E009C1" w:rsidP="004C09B5">
            <w:pPr>
              <w:jc w:val="center"/>
            </w:pPr>
            <w:r>
              <w:t>dh</w:t>
            </w:r>
          </w:p>
        </w:tc>
        <w:tc>
          <w:tcPr>
            <w:tcW w:w="3174" w:type="dxa"/>
          </w:tcPr>
          <w:p w14:paraId="52775712" w14:textId="00962ABB" w:rsidR="00E009C1" w:rsidRDefault="00E009C1" w:rsidP="004C09B5">
            <w:pPr>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4C09B5">
            <w:pPr>
              <w:jc w:val="center"/>
            </w:pPr>
            <w:r>
              <w:t>ow</w:t>
            </w:r>
          </w:p>
        </w:tc>
        <w:tc>
          <w:tcPr>
            <w:tcW w:w="3092" w:type="dxa"/>
          </w:tcPr>
          <w:p w14:paraId="405F1634" w14:textId="1D1E2329" w:rsidR="00E009C1" w:rsidRDefault="00E009C1" w:rsidP="004C09B5">
            <w:pPr>
              <w:jc w:val="center"/>
            </w:pPr>
            <w:r w:rsidRPr="00092ACC">
              <w:t>vowel</w:t>
            </w:r>
          </w:p>
        </w:tc>
        <w:tc>
          <w:tcPr>
            <w:tcW w:w="1444" w:type="dxa"/>
          </w:tcPr>
          <w:p w14:paraId="1AE3B29F" w14:textId="104B309C" w:rsidR="00E009C1" w:rsidRDefault="00E009C1" w:rsidP="004C09B5">
            <w:pPr>
              <w:jc w:val="center"/>
            </w:pPr>
            <w:r>
              <w:t>s</w:t>
            </w:r>
          </w:p>
        </w:tc>
        <w:tc>
          <w:tcPr>
            <w:tcW w:w="3174" w:type="dxa"/>
          </w:tcPr>
          <w:p w14:paraId="2C482D31" w14:textId="1BF202E8" w:rsidR="00E009C1" w:rsidRDefault="00E009C1" w:rsidP="004C09B5">
            <w:pPr>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4C09B5">
            <w:pPr>
              <w:jc w:val="center"/>
            </w:pPr>
            <w:r>
              <w:t>uh</w:t>
            </w:r>
          </w:p>
        </w:tc>
        <w:tc>
          <w:tcPr>
            <w:tcW w:w="3092" w:type="dxa"/>
          </w:tcPr>
          <w:p w14:paraId="593BEED7" w14:textId="2837A9F9" w:rsidR="00E009C1" w:rsidRDefault="00E009C1" w:rsidP="004C09B5">
            <w:pPr>
              <w:jc w:val="center"/>
            </w:pPr>
            <w:r w:rsidRPr="00092ACC">
              <w:t>vowel</w:t>
            </w:r>
          </w:p>
        </w:tc>
        <w:tc>
          <w:tcPr>
            <w:tcW w:w="1444" w:type="dxa"/>
          </w:tcPr>
          <w:p w14:paraId="6B469E92" w14:textId="4D72ACE4" w:rsidR="00E009C1" w:rsidRDefault="00E009C1" w:rsidP="004C09B5">
            <w:pPr>
              <w:jc w:val="center"/>
            </w:pPr>
            <w:r>
              <w:t>z</w:t>
            </w:r>
          </w:p>
        </w:tc>
        <w:tc>
          <w:tcPr>
            <w:tcW w:w="3174" w:type="dxa"/>
          </w:tcPr>
          <w:p w14:paraId="0F3E3988" w14:textId="2E662FE3" w:rsidR="00E009C1" w:rsidRDefault="00E009C1" w:rsidP="004C09B5">
            <w:pPr>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4C09B5">
            <w:pPr>
              <w:jc w:val="center"/>
            </w:pPr>
            <w:r>
              <w:t>uw</w:t>
            </w:r>
          </w:p>
        </w:tc>
        <w:tc>
          <w:tcPr>
            <w:tcW w:w="3092" w:type="dxa"/>
          </w:tcPr>
          <w:p w14:paraId="0E99BAB5" w14:textId="7A807345" w:rsidR="00E009C1" w:rsidRDefault="00E009C1" w:rsidP="004C09B5">
            <w:pPr>
              <w:jc w:val="center"/>
            </w:pPr>
            <w:r w:rsidRPr="00092ACC">
              <w:t>vowel</w:t>
            </w:r>
          </w:p>
        </w:tc>
        <w:tc>
          <w:tcPr>
            <w:tcW w:w="1444" w:type="dxa"/>
          </w:tcPr>
          <w:p w14:paraId="3A9C75CA" w14:textId="33D1424A" w:rsidR="00E009C1" w:rsidRDefault="00E009C1" w:rsidP="004C09B5">
            <w:pPr>
              <w:jc w:val="center"/>
            </w:pPr>
            <w:r>
              <w:t>sh</w:t>
            </w:r>
          </w:p>
        </w:tc>
        <w:tc>
          <w:tcPr>
            <w:tcW w:w="3174" w:type="dxa"/>
          </w:tcPr>
          <w:p w14:paraId="1F5F9D87" w14:textId="2147DFE3" w:rsidR="00E009C1" w:rsidRDefault="00E009C1" w:rsidP="004C09B5">
            <w:pPr>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4C09B5">
            <w:pPr>
              <w:jc w:val="center"/>
            </w:pPr>
            <w:r>
              <w:t>ua</w:t>
            </w:r>
          </w:p>
        </w:tc>
        <w:tc>
          <w:tcPr>
            <w:tcW w:w="3092" w:type="dxa"/>
          </w:tcPr>
          <w:p w14:paraId="6C779D69" w14:textId="2CD318A7" w:rsidR="00E009C1" w:rsidRDefault="00E009C1" w:rsidP="004C09B5">
            <w:pPr>
              <w:jc w:val="center"/>
            </w:pPr>
            <w:r w:rsidRPr="00092ACC">
              <w:t>vowel</w:t>
            </w:r>
          </w:p>
        </w:tc>
        <w:tc>
          <w:tcPr>
            <w:tcW w:w="1444" w:type="dxa"/>
          </w:tcPr>
          <w:p w14:paraId="43DEC2F3" w14:textId="097A407C" w:rsidR="00E009C1" w:rsidRDefault="00E009C1" w:rsidP="004C09B5">
            <w:pPr>
              <w:jc w:val="center"/>
            </w:pPr>
            <w:r>
              <w:t>zh</w:t>
            </w:r>
          </w:p>
        </w:tc>
        <w:tc>
          <w:tcPr>
            <w:tcW w:w="3174" w:type="dxa"/>
          </w:tcPr>
          <w:p w14:paraId="53E9BD37" w14:textId="5D64BD13" w:rsidR="00E009C1" w:rsidRDefault="00E009C1" w:rsidP="004C09B5">
            <w:pPr>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4C09B5">
            <w:pPr>
              <w:jc w:val="center"/>
            </w:pPr>
            <w:r>
              <w:t>ah</w:t>
            </w:r>
          </w:p>
        </w:tc>
        <w:tc>
          <w:tcPr>
            <w:tcW w:w="3092" w:type="dxa"/>
          </w:tcPr>
          <w:p w14:paraId="096B9FC2" w14:textId="39657870" w:rsidR="00E009C1" w:rsidRDefault="00E009C1" w:rsidP="004C09B5">
            <w:pPr>
              <w:jc w:val="center"/>
            </w:pPr>
            <w:r w:rsidRPr="00092ACC">
              <w:t>vowel</w:t>
            </w:r>
          </w:p>
        </w:tc>
        <w:tc>
          <w:tcPr>
            <w:tcW w:w="1444" w:type="dxa"/>
          </w:tcPr>
          <w:p w14:paraId="00DC7EC4" w14:textId="1BAF90A0" w:rsidR="00E009C1" w:rsidRDefault="00E009C1" w:rsidP="004C09B5">
            <w:pPr>
              <w:jc w:val="center"/>
            </w:pPr>
            <w:r>
              <w:t>hh</w:t>
            </w:r>
          </w:p>
        </w:tc>
        <w:tc>
          <w:tcPr>
            <w:tcW w:w="3174" w:type="dxa"/>
          </w:tcPr>
          <w:p w14:paraId="25F7DBE7" w14:textId="7CB66D89" w:rsidR="00E009C1" w:rsidRDefault="00E009C1" w:rsidP="004C09B5">
            <w:pPr>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4C09B5">
            <w:pPr>
              <w:jc w:val="center"/>
            </w:pPr>
            <w:r>
              <w:t>er</w:t>
            </w:r>
          </w:p>
        </w:tc>
        <w:tc>
          <w:tcPr>
            <w:tcW w:w="3092" w:type="dxa"/>
          </w:tcPr>
          <w:p w14:paraId="04411BDF" w14:textId="04CA3C41" w:rsidR="00E009C1" w:rsidRDefault="00E009C1" w:rsidP="004C09B5">
            <w:pPr>
              <w:jc w:val="center"/>
            </w:pPr>
            <w:r w:rsidRPr="00092ACC">
              <w:t>vowel</w:t>
            </w:r>
          </w:p>
        </w:tc>
        <w:tc>
          <w:tcPr>
            <w:tcW w:w="1444" w:type="dxa"/>
          </w:tcPr>
          <w:p w14:paraId="50D6E1DF" w14:textId="3420B7F7" w:rsidR="00E009C1" w:rsidRDefault="00E009C1" w:rsidP="004C09B5">
            <w:pPr>
              <w:jc w:val="center"/>
            </w:pPr>
            <w:r>
              <w:t>p</w:t>
            </w:r>
          </w:p>
        </w:tc>
        <w:tc>
          <w:tcPr>
            <w:tcW w:w="3174" w:type="dxa"/>
          </w:tcPr>
          <w:p w14:paraId="5EA41A20" w14:textId="7D950B04" w:rsidR="00E009C1" w:rsidRDefault="00E009C1" w:rsidP="004C09B5">
            <w:pPr>
              <w:jc w:val="center"/>
            </w:pPr>
            <w:r>
              <w:t>stop</w:t>
            </w:r>
          </w:p>
        </w:tc>
      </w:tr>
      <w:tr w:rsidR="00E009C1" w14:paraId="1FDD8895" w14:textId="77777777" w:rsidTr="00BD7700">
        <w:trPr>
          <w:jc w:val="center"/>
        </w:trPr>
        <w:tc>
          <w:tcPr>
            <w:tcW w:w="1526" w:type="dxa"/>
          </w:tcPr>
          <w:p w14:paraId="6EBBF79C" w14:textId="15E8F5AA" w:rsidR="00E009C1" w:rsidRDefault="00E009C1" w:rsidP="004C09B5">
            <w:pPr>
              <w:jc w:val="center"/>
            </w:pPr>
            <w:r>
              <w:t>ax</w:t>
            </w:r>
          </w:p>
        </w:tc>
        <w:tc>
          <w:tcPr>
            <w:tcW w:w="3092" w:type="dxa"/>
          </w:tcPr>
          <w:p w14:paraId="3C17168E" w14:textId="5D763BBD" w:rsidR="00E009C1" w:rsidRDefault="00E009C1" w:rsidP="004C09B5">
            <w:pPr>
              <w:jc w:val="center"/>
            </w:pPr>
            <w:r w:rsidRPr="00092ACC">
              <w:t>vowel</w:t>
            </w:r>
          </w:p>
        </w:tc>
        <w:tc>
          <w:tcPr>
            <w:tcW w:w="1444" w:type="dxa"/>
          </w:tcPr>
          <w:p w14:paraId="5CC91B3A" w14:textId="0E2B3D0D" w:rsidR="00E009C1" w:rsidRDefault="00E009C1" w:rsidP="004C09B5">
            <w:pPr>
              <w:jc w:val="center"/>
            </w:pPr>
            <w:r>
              <w:t>b</w:t>
            </w:r>
          </w:p>
        </w:tc>
        <w:tc>
          <w:tcPr>
            <w:tcW w:w="3174" w:type="dxa"/>
          </w:tcPr>
          <w:p w14:paraId="2A267183" w14:textId="02086C44" w:rsidR="00E009C1" w:rsidRDefault="00E009C1" w:rsidP="004C09B5">
            <w:pPr>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4C09B5">
            <w:pPr>
              <w:jc w:val="center"/>
            </w:pPr>
            <w:r>
              <w:t>ay</w:t>
            </w:r>
          </w:p>
        </w:tc>
        <w:tc>
          <w:tcPr>
            <w:tcW w:w="3092" w:type="dxa"/>
          </w:tcPr>
          <w:p w14:paraId="351CB506" w14:textId="71739499" w:rsidR="00E009C1" w:rsidRDefault="00E009C1" w:rsidP="004C09B5">
            <w:pPr>
              <w:jc w:val="center"/>
            </w:pPr>
            <w:r>
              <w:t>diphthong</w:t>
            </w:r>
          </w:p>
        </w:tc>
        <w:tc>
          <w:tcPr>
            <w:tcW w:w="1444" w:type="dxa"/>
          </w:tcPr>
          <w:p w14:paraId="29597628" w14:textId="29FB6B3B" w:rsidR="00E009C1" w:rsidRDefault="00E009C1" w:rsidP="004C09B5">
            <w:pPr>
              <w:jc w:val="center"/>
            </w:pPr>
            <w:r>
              <w:t>t</w:t>
            </w:r>
          </w:p>
        </w:tc>
        <w:tc>
          <w:tcPr>
            <w:tcW w:w="3174" w:type="dxa"/>
          </w:tcPr>
          <w:p w14:paraId="6816A13D" w14:textId="182E219B" w:rsidR="00E009C1" w:rsidRDefault="00E009C1" w:rsidP="004C09B5">
            <w:pPr>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4C09B5">
            <w:pPr>
              <w:jc w:val="center"/>
            </w:pPr>
            <w:r>
              <w:t>oy</w:t>
            </w:r>
          </w:p>
        </w:tc>
        <w:tc>
          <w:tcPr>
            <w:tcW w:w="3092" w:type="dxa"/>
          </w:tcPr>
          <w:p w14:paraId="3F55AA47" w14:textId="4A60E412" w:rsidR="00E009C1" w:rsidRDefault="00E009C1" w:rsidP="004C09B5">
            <w:pPr>
              <w:jc w:val="center"/>
            </w:pPr>
            <w:r w:rsidRPr="007F3DB9">
              <w:t>diphthong</w:t>
            </w:r>
          </w:p>
        </w:tc>
        <w:tc>
          <w:tcPr>
            <w:tcW w:w="1444" w:type="dxa"/>
          </w:tcPr>
          <w:p w14:paraId="54722D33" w14:textId="38DCC444" w:rsidR="00E009C1" w:rsidRDefault="00E009C1" w:rsidP="004C09B5">
            <w:pPr>
              <w:jc w:val="center"/>
            </w:pPr>
            <w:r>
              <w:t>d</w:t>
            </w:r>
          </w:p>
        </w:tc>
        <w:tc>
          <w:tcPr>
            <w:tcW w:w="3174" w:type="dxa"/>
          </w:tcPr>
          <w:p w14:paraId="3B3CDB57" w14:textId="3CCBF3EE" w:rsidR="00E009C1" w:rsidRDefault="00E009C1" w:rsidP="004C09B5">
            <w:pPr>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4C09B5">
            <w:pPr>
              <w:jc w:val="center"/>
            </w:pPr>
            <w:r>
              <w:t>oh</w:t>
            </w:r>
          </w:p>
        </w:tc>
        <w:tc>
          <w:tcPr>
            <w:tcW w:w="3092" w:type="dxa"/>
          </w:tcPr>
          <w:p w14:paraId="1FE57B2F" w14:textId="021A61A8" w:rsidR="00E009C1" w:rsidRDefault="00E009C1" w:rsidP="004C09B5">
            <w:pPr>
              <w:jc w:val="center"/>
            </w:pPr>
            <w:r w:rsidRPr="007F3DB9">
              <w:t>diphthong</w:t>
            </w:r>
          </w:p>
        </w:tc>
        <w:tc>
          <w:tcPr>
            <w:tcW w:w="1444" w:type="dxa"/>
          </w:tcPr>
          <w:p w14:paraId="41B38AFF" w14:textId="26536643" w:rsidR="00E009C1" w:rsidRDefault="00E009C1" w:rsidP="004C09B5">
            <w:pPr>
              <w:jc w:val="center"/>
            </w:pPr>
            <w:r>
              <w:t>k</w:t>
            </w:r>
          </w:p>
        </w:tc>
        <w:tc>
          <w:tcPr>
            <w:tcW w:w="3174" w:type="dxa"/>
          </w:tcPr>
          <w:p w14:paraId="1FE83912" w14:textId="7759B9EA" w:rsidR="00E009C1" w:rsidRDefault="00E009C1" w:rsidP="004C09B5">
            <w:pPr>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4C09B5">
            <w:pPr>
              <w:jc w:val="center"/>
            </w:pPr>
            <w:r>
              <w:t>aw</w:t>
            </w:r>
          </w:p>
        </w:tc>
        <w:tc>
          <w:tcPr>
            <w:tcW w:w="3092" w:type="dxa"/>
          </w:tcPr>
          <w:p w14:paraId="51EF19D3" w14:textId="492118B6" w:rsidR="00E009C1" w:rsidRDefault="00E009C1" w:rsidP="004C09B5">
            <w:pPr>
              <w:jc w:val="center"/>
            </w:pPr>
            <w:r w:rsidRPr="007F3DB9">
              <w:t>diphthong</w:t>
            </w:r>
          </w:p>
        </w:tc>
        <w:tc>
          <w:tcPr>
            <w:tcW w:w="1444" w:type="dxa"/>
          </w:tcPr>
          <w:p w14:paraId="5CBEA2C5" w14:textId="316FC355" w:rsidR="00E009C1" w:rsidRDefault="00E009C1" w:rsidP="004C09B5">
            <w:pPr>
              <w:jc w:val="center"/>
            </w:pPr>
            <w:r>
              <w:t>g</w:t>
            </w:r>
          </w:p>
        </w:tc>
        <w:tc>
          <w:tcPr>
            <w:tcW w:w="3174" w:type="dxa"/>
          </w:tcPr>
          <w:p w14:paraId="187747B8" w14:textId="483E38A6" w:rsidR="00E009C1" w:rsidRDefault="00E009C1" w:rsidP="004C09B5">
            <w:pPr>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4C09B5">
            <w:pPr>
              <w:jc w:val="center"/>
            </w:pPr>
            <w:r>
              <w:t>y</w:t>
            </w:r>
          </w:p>
        </w:tc>
        <w:tc>
          <w:tcPr>
            <w:tcW w:w="3092" w:type="dxa"/>
          </w:tcPr>
          <w:p w14:paraId="1C02715D" w14:textId="15BDDE2E" w:rsidR="00E009C1" w:rsidRDefault="00E009C1" w:rsidP="004C09B5">
            <w:pPr>
              <w:jc w:val="center"/>
            </w:pPr>
            <w:r>
              <w:t>glide</w:t>
            </w:r>
          </w:p>
        </w:tc>
        <w:tc>
          <w:tcPr>
            <w:tcW w:w="1444" w:type="dxa"/>
          </w:tcPr>
          <w:p w14:paraId="24C3B416" w14:textId="7E8CE309" w:rsidR="00E009C1" w:rsidRDefault="00E009C1" w:rsidP="004C09B5">
            <w:pPr>
              <w:jc w:val="center"/>
            </w:pPr>
            <w:r>
              <w:t>ch</w:t>
            </w:r>
          </w:p>
        </w:tc>
        <w:tc>
          <w:tcPr>
            <w:tcW w:w="3174" w:type="dxa"/>
          </w:tcPr>
          <w:p w14:paraId="02E0656C" w14:textId="41387261" w:rsidR="00E009C1" w:rsidRDefault="00E009C1" w:rsidP="004C09B5">
            <w:pPr>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4C09B5">
            <w:pPr>
              <w:jc w:val="center"/>
            </w:pPr>
            <w:r>
              <w:t>w</w:t>
            </w:r>
          </w:p>
        </w:tc>
        <w:tc>
          <w:tcPr>
            <w:tcW w:w="3092" w:type="dxa"/>
          </w:tcPr>
          <w:p w14:paraId="23ED2939" w14:textId="5EB7D8A6" w:rsidR="00E009C1" w:rsidRDefault="00E009C1" w:rsidP="004C09B5">
            <w:pPr>
              <w:jc w:val="center"/>
            </w:pPr>
            <w:r>
              <w:t>glide</w:t>
            </w:r>
          </w:p>
        </w:tc>
        <w:tc>
          <w:tcPr>
            <w:tcW w:w="1444" w:type="dxa"/>
          </w:tcPr>
          <w:p w14:paraId="5C53238F" w14:textId="23F663D9" w:rsidR="00E009C1" w:rsidRDefault="00E009C1" w:rsidP="004C09B5">
            <w:pPr>
              <w:jc w:val="center"/>
            </w:pPr>
            <w:r>
              <w:t>jh</w:t>
            </w:r>
          </w:p>
        </w:tc>
        <w:tc>
          <w:tcPr>
            <w:tcW w:w="3174" w:type="dxa"/>
          </w:tcPr>
          <w:p w14:paraId="7C880A19" w14:textId="2D88DC10" w:rsidR="00E009C1" w:rsidRDefault="00E009C1" w:rsidP="004C09B5">
            <w:pPr>
              <w:jc w:val="center"/>
            </w:pPr>
            <w:r w:rsidRPr="00E03044">
              <w:t>affricate</w:t>
            </w:r>
          </w:p>
        </w:tc>
      </w:tr>
    </w:tbl>
    <w:p w14:paraId="529E7802" w14:textId="77777777" w:rsidR="004C09B5" w:rsidRDefault="004C09B5" w:rsidP="004430DE"/>
    <w:p w14:paraId="03412B42" w14:textId="3BA41799" w:rsidR="00BD7700" w:rsidRDefault="00BD7700" w:rsidP="00BD7700">
      <w:pPr>
        <w:pStyle w:val="Caption"/>
        <w:keepNext/>
      </w:pPr>
      <w:bookmarkStart w:id="2" w:name="_Ref259201436"/>
      <w:r>
        <w:t xml:space="preserve">Table </w:t>
      </w:r>
      <w:fldSimple w:instr=" STYLEREF 1 \s ">
        <w:r>
          <w:rPr>
            <w:noProof/>
          </w:rPr>
          <w:t>1</w:t>
        </w:r>
      </w:fldSimple>
      <w:r>
        <w:noBreakHyphen/>
      </w:r>
      <w:fldSimple w:instr=" SEQ Table \* ARABIC \s 1 ">
        <w:r>
          <w:rPr>
            <w:noProof/>
          </w:rPr>
          <w:t>2</w:t>
        </w:r>
      </w:fldSimple>
      <w:bookmarkEnd w:id="2"/>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Ind w:w="2093" w:type="dxa"/>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0A4966" w:rsidRDefault="000A4966" w:rsidP="000A4966">
            <w:pPr>
              <w:jc w:val="center"/>
              <w:rPr>
                <w:b/>
              </w:rPr>
            </w:pPr>
            <w:r w:rsidRPr="000A4966">
              <w:rPr>
                <w:b/>
              </w:rPr>
              <w:t>Word/Phrase</w:t>
            </w:r>
          </w:p>
        </w:tc>
        <w:tc>
          <w:tcPr>
            <w:tcW w:w="4112" w:type="dxa"/>
          </w:tcPr>
          <w:p w14:paraId="4E73F756" w14:textId="7A518732" w:rsidR="000A4966" w:rsidRPr="000A4966" w:rsidRDefault="000A4966" w:rsidP="000A4966">
            <w:pPr>
              <w:jc w:val="center"/>
              <w:rPr>
                <w:b/>
              </w:rPr>
            </w:pPr>
            <w:r w:rsidRPr="000A4966">
              <w:rPr>
                <w:b/>
              </w:rPr>
              <w:t>Phonetic Decomposition</w:t>
            </w:r>
          </w:p>
        </w:tc>
      </w:tr>
      <w:tr w:rsidR="000A4966" w14:paraId="40876A2B" w14:textId="77777777" w:rsidTr="00BD7700">
        <w:trPr>
          <w:jc w:val="center"/>
        </w:trPr>
        <w:tc>
          <w:tcPr>
            <w:tcW w:w="3031" w:type="dxa"/>
          </w:tcPr>
          <w:p w14:paraId="43E29AAE" w14:textId="75F7E2EB" w:rsidR="000A4966" w:rsidRDefault="00BD7700" w:rsidP="000A4966">
            <w:pPr>
              <w:jc w:val="center"/>
            </w:pPr>
            <w:r>
              <w:t>call</w:t>
            </w:r>
          </w:p>
        </w:tc>
        <w:tc>
          <w:tcPr>
            <w:tcW w:w="4112" w:type="dxa"/>
          </w:tcPr>
          <w:p w14:paraId="6754EFFB" w14:textId="3405E73F" w:rsidR="000A4966" w:rsidRDefault="00BD7700" w:rsidP="000A4966">
            <w:pPr>
              <w:jc w:val="center"/>
            </w:pPr>
            <w:r>
              <w:t>k ao l</w:t>
            </w:r>
          </w:p>
        </w:tc>
      </w:tr>
      <w:tr w:rsidR="000A4966" w14:paraId="1C7AC4B5" w14:textId="77777777" w:rsidTr="00BD7700">
        <w:trPr>
          <w:jc w:val="center"/>
        </w:trPr>
        <w:tc>
          <w:tcPr>
            <w:tcW w:w="3031" w:type="dxa"/>
          </w:tcPr>
          <w:p w14:paraId="2600C25F" w14:textId="3CE66D4F" w:rsidR="000A4966" w:rsidRDefault="00BD7700" w:rsidP="000A4966">
            <w:pPr>
              <w:jc w:val="center"/>
            </w:pPr>
            <w:r>
              <w:t>dial</w:t>
            </w:r>
          </w:p>
        </w:tc>
        <w:tc>
          <w:tcPr>
            <w:tcW w:w="4112" w:type="dxa"/>
          </w:tcPr>
          <w:p w14:paraId="062D8CAF" w14:textId="6E1E3D69" w:rsidR="000A4966" w:rsidRDefault="00BD7700" w:rsidP="000A4966">
            <w:pPr>
              <w:jc w:val="center"/>
            </w:pPr>
            <w:r>
              <w:t>d ay ax l</w:t>
            </w:r>
          </w:p>
        </w:tc>
      </w:tr>
      <w:tr w:rsidR="000A4966" w14:paraId="64122517" w14:textId="77777777" w:rsidTr="00BD7700">
        <w:trPr>
          <w:jc w:val="center"/>
        </w:trPr>
        <w:tc>
          <w:tcPr>
            <w:tcW w:w="3031" w:type="dxa"/>
          </w:tcPr>
          <w:p w14:paraId="2CD910E6" w14:textId="6E319429" w:rsidR="000A4966" w:rsidRDefault="00BD7700" w:rsidP="000A4966">
            <w:pPr>
              <w:jc w:val="center"/>
            </w:pPr>
            <w:r>
              <w:t>seven</w:t>
            </w:r>
          </w:p>
        </w:tc>
        <w:tc>
          <w:tcPr>
            <w:tcW w:w="4112" w:type="dxa"/>
          </w:tcPr>
          <w:p w14:paraId="1E6A036D" w14:textId="0D744255" w:rsidR="000A4966" w:rsidRDefault="00BD7700" w:rsidP="000A4966">
            <w:pPr>
              <w:jc w:val="center"/>
            </w:pPr>
            <w:r>
              <w:t>s eh v n</w:t>
            </w:r>
          </w:p>
        </w:tc>
      </w:tr>
      <w:tr w:rsidR="000A4966" w14:paraId="2438B18F" w14:textId="77777777" w:rsidTr="00BD7700">
        <w:trPr>
          <w:jc w:val="center"/>
        </w:trPr>
        <w:tc>
          <w:tcPr>
            <w:tcW w:w="3031" w:type="dxa"/>
          </w:tcPr>
          <w:p w14:paraId="2725E1E9" w14:textId="5D023354" w:rsidR="000A4966" w:rsidRDefault="00BD7700" w:rsidP="000A4966">
            <w:pPr>
              <w:jc w:val="center"/>
            </w:pPr>
            <w:r>
              <w:t>recognise speech</w:t>
            </w:r>
          </w:p>
        </w:tc>
        <w:tc>
          <w:tcPr>
            <w:tcW w:w="4112" w:type="dxa"/>
          </w:tcPr>
          <w:p w14:paraId="73587977" w14:textId="1D47F0A3" w:rsidR="000A4966" w:rsidRDefault="00BD7700" w:rsidP="000A4966">
            <w:pPr>
              <w:jc w:val="center"/>
            </w:pPr>
            <w:r>
              <w:t>r eh k ao g n ay z</w:t>
            </w:r>
            <w:r>
              <w:tab/>
              <w:t>s p iy ch</w:t>
            </w:r>
          </w:p>
        </w:tc>
      </w:tr>
      <w:tr w:rsidR="000A4966" w14:paraId="1E3B4E58" w14:textId="77777777" w:rsidTr="00BD7700">
        <w:trPr>
          <w:jc w:val="center"/>
        </w:trPr>
        <w:tc>
          <w:tcPr>
            <w:tcW w:w="3031" w:type="dxa"/>
          </w:tcPr>
          <w:p w14:paraId="2E008102" w14:textId="6FAAB64D" w:rsidR="000A4966" w:rsidRDefault="00BD7700" w:rsidP="000A4966">
            <w:pPr>
              <w:jc w:val="center"/>
            </w:pPr>
            <w:r>
              <w:t>wreck a nice beach</w:t>
            </w:r>
          </w:p>
        </w:tc>
        <w:tc>
          <w:tcPr>
            <w:tcW w:w="4112" w:type="dxa"/>
          </w:tcPr>
          <w:p w14:paraId="6461FD32" w14:textId="3F6217AA" w:rsidR="000A4966" w:rsidRDefault="00BD7700" w:rsidP="000A4966">
            <w:pPr>
              <w:jc w:val="center"/>
            </w:pPr>
            <w:r>
              <w:t>r eh k</w:t>
            </w:r>
            <w:r>
              <w:tab/>
              <w:t xml:space="preserve">   ay</w:t>
            </w:r>
            <w:r>
              <w:tab/>
              <w:t>n ay s</w:t>
            </w:r>
            <w:r>
              <w:tab/>
              <w:t xml:space="preserve">   b iy ch</w:t>
            </w:r>
          </w:p>
        </w:tc>
      </w:tr>
    </w:tbl>
    <w:p w14:paraId="1204FB15" w14:textId="77777777" w:rsidR="000A4966" w:rsidRDefault="000A4966" w:rsidP="004430DE"/>
    <w:p w14:paraId="26BBDBE0" w14:textId="4FB12B27" w:rsidR="00D97A5F" w:rsidRPr="00D97A5F" w:rsidRDefault="00D97A5F" w:rsidP="00D97A5F">
      <w:pPr>
        <w:pStyle w:val="Heading2"/>
      </w:pPr>
      <w:r>
        <w:t>Acoustical Pre-Processing</w:t>
      </w:r>
    </w:p>
    <w:p w14:paraId="288663CD" w14:textId="7E7DFB8D" w:rsidR="004430DE" w:rsidRDefault="0092512D" w:rsidP="00CB485D">
      <w:pPr>
        <w:pStyle w:val="Heading2"/>
      </w:pPr>
      <w:r>
        <w:t>Feature Extraction</w:t>
      </w:r>
    </w:p>
    <w:p w14:paraId="5AD1635D" w14:textId="650CD9E6" w:rsidR="00D97A5F" w:rsidRPr="00D97A5F" w:rsidRDefault="00D97A5F" w:rsidP="00D97A5F">
      <w:r>
        <w:t xml:space="preserve">The two most important </w:t>
      </w:r>
      <w:r w:rsidR="000722D5">
        <w:t xml:space="preserve">sections of </w:t>
      </w:r>
      <w:r>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0A4966">
        <w:instrText xml:space="preserve"> ADDIN EN.CITE &lt;EndNote&gt;&lt;Cite&gt;&lt;Author&gt;Furui&lt;/Author&gt;&lt;Year&gt;1997&lt;/Year&gt;&lt;RecNum&gt;18&lt;/RecNum&gt;&lt;DisplayText&gt;[10]&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0A4966">
        <w:rPr>
          <w:noProof/>
        </w:rPr>
        <w:t>[10]</w:t>
      </w:r>
      <w:r w:rsidR="00FD03DB">
        <w:fldChar w:fldCharType="end"/>
      </w:r>
      <w:r w:rsidR="000722D5">
        <w:t>.</w:t>
      </w:r>
    </w:p>
    <w:p w14:paraId="46AF7B86" w14:textId="4B6EE5D2" w:rsidR="004430DE" w:rsidRPr="004430DE" w:rsidRDefault="004430DE" w:rsidP="00CB485D">
      <w:pPr>
        <w:pStyle w:val="Heading3"/>
        <w:numPr>
          <w:ilvl w:val="2"/>
          <w:numId w:val="4"/>
        </w:numPr>
      </w:pPr>
      <w:r w:rsidRPr="004430DE">
        <w:lastRenderedPageBreak/>
        <w:t>Mel-frequenc</w:t>
      </w:r>
      <w:r w:rsidR="0092512D">
        <w:t>y Cepstral Coefficients (MFCC)</w:t>
      </w:r>
    </w:p>
    <w:p w14:paraId="5522AB88" w14:textId="0035B4CA" w:rsidR="004430DE" w:rsidRDefault="004430DE" w:rsidP="00CB485D">
      <w:pPr>
        <w:pStyle w:val="Heading2"/>
      </w:pPr>
      <w:r w:rsidRPr="004430DE">
        <w:t>Classification T</w:t>
      </w:r>
      <w:r w:rsidR="0092512D">
        <w:t>echniques</w:t>
      </w:r>
    </w:p>
    <w:p w14:paraId="2E1B50CE" w14:textId="74DC4A49" w:rsidR="004430DE" w:rsidRPr="004430DE" w:rsidRDefault="0092512D" w:rsidP="00CB485D">
      <w:pPr>
        <w:pStyle w:val="Heading3"/>
        <w:numPr>
          <w:ilvl w:val="2"/>
          <w:numId w:val="13"/>
        </w:numPr>
      </w:pPr>
      <w:r>
        <w:t>Hidden Markov Models</w:t>
      </w:r>
    </w:p>
    <w:p w14:paraId="68F7C4DA" w14:textId="177DB2B4" w:rsidR="004430DE" w:rsidRPr="004430DE" w:rsidRDefault="0092512D" w:rsidP="00CB485D">
      <w:pPr>
        <w:pStyle w:val="Heading3"/>
        <w:numPr>
          <w:ilvl w:val="2"/>
          <w:numId w:val="19"/>
        </w:numPr>
      </w:pPr>
      <w:r>
        <w:t>Artificial Neural Networks</w:t>
      </w:r>
    </w:p>
    <w:p w14:paraId="0447CD1E" w14:textId="67853C77" w:rsidR="004430DE" w:rsidRPr="004430DE" w:rsidRDefault="0092512D" w:rsidP="00CB485D">
      <w:pPr>
        <w:pStyle w:val="Heading3"/>
      </w:pPr>
      <w:r>
        <w:t>Dynamic Time Warping</w:t>
      </w:r>
    </w:p>
    <w:p w14:paraId="5194BD48" w14:textId="706FA129" w:rsidR="004430DE" w:rsidRDefault="0092512D" w:rsidP="00CB485D">
      <w:pPr>
        <w:pStyle w:val="Heading2"/>
      </w:pPr>
      <w:r>
        <w:t>Robust speech recognition</w:t>
      </w:r>
    </w:p>
    <w:p w14:paraId="522E54A3" w14:textId="15ACD15F" w:rsidR="004430DE" w:rsidRDefault="0092512D" w:rsidP="00CB485D">
      <w:pPr>
        <w:pStyle w:val="Heading2"/>
      </w:pPr>
      <w:r>
        <w:t>Auditory data</w:t>
      </w:r>
    </w:p>
    <w:p w14:paraId="1F45F825" w14:textId="77777777" w:rsidR="007E4609" w:rsidRDefault="007E4609" w:rsidP="00EB2B02">
      <w:pPr>
        <w:pStyle w:val="Heading1"/>
        <w:sectPr w:rsidR="007E4609" w:rsidSect="007E4609">
          <w:footerReference w:type="default" r:id="rId9"/>
          <w:pgSz w:w="11900" w:h="16840"/>
          <w:pgMar w:top="1440" w:right="1440" w:bottom="1440" w:left="1440" w:header="708" w:footer="708" w:gutter="0"/>
          <w:cols w:space="708"/>
          <w:docGrid w:linePitch="360"/>
        </w:sectPr>
      </w:pPr>
    </w:p>
    <w:p w14:paraId="6C8F15EA" w14:textId="38473841" w:rsidR="00EB2B02" w:rsidRDefault="0092512D" w:rsidP="00EB2B02">
      <w:pPr>
        <w:pStyle w:val="Heading1"/>
      </w:pPr>
      <w:r>
        <w:lastRenderedPageBreak/>
        <w:t>R</w:t>
      </w:r>
      <w:r w:rsidR="004430DE" w:rsidRPr="004430DE">
        <w:t>eferences</w:t>
      </w:r>
    </w:p>
    <w:p w14:paraId="6367957B" w14:textId="77777777" w:rsidR="00BD7700" w:rsidRPr="00BD7700" w:rsidRDefault="00EB2B02" w:rsidP="00BD7700">
      <w:pPr>
        <w:pStyle w:val="EndNoteBibliography"/>
        <w:ind w:left="720" w:hanging="720"/>
        <w:rPr>
          <w:noProof/>
        </w:rPr>
      </w:pPr>
      <w:r>
        <w:fldChar w:fldCharType="begin"/>
      </w:r>
      <w:r>
        <w:instrText xml:space="preserve"> ADDIN EN.REFLIST </w:instrText>
      </w:r>
      <w:r>
        <w:fldChar w:fldCharType="separate"/>
      </w:r>
      <w:r w:rsidR="00BD7700" w:rsidRPr="00BD7700">
        <w:rPr>
          <w:noProof/>
        </w:rPr>
        <w:t>[1]</w:t>
      </w:r>
      <w:r w:rsidR="00BD7700" w:rsidRPr="00BD7700">
        <w:rPr>
          <w:noProof/>
        </w:rPr>
        <w:tab/>
        <w:t>J. Tebelskis, "Speech recognition using neural networks," Carnegie Mellon University, 1995.</w:t>
      </w:r>
    </w:p>
    <w:p w14:paraId="4FA4B040" w14:textId="77777777" w:rsidR="00BD7700" w:rsidRPr="00BD7700" w:rsidRDefault="00BD7700" w:rsidP="00BD7700">
      <w:pPr>
        <w:pStyle w:val="EndNoteBibliography"/>
        <w:ind w:left="720" w:hanging="720"/>
        <w:rPr>
          <w:noProof/>
        </w:rPr>
      </w:pPr>
      <w:r w:rsidRPr="00BD7700">
        <w:rPr>
          <w:noProof/>
        </w:rPr>
        <w:t>[2]</w:t>
      </w:r>
      <w:r w:rsidRPr="00BD7700">
        <w:rPr>
          <w:noProof/>
        </w:rPr>
        <w:tab/>
        <w:t xml:space="preserve">K.-F. Lee, "On large-vocabulary speaker-independent continuous speech recognition," </w:t>
      </w:r>
      <w:r w:rsidRPr="00BD7700">
        <w:rPr>
          <w:i/>
          <w:noProof/>
        </w:rPr>
        <w:t xml:space="preserve">Speech Communication, </w:t>
      </w:r>
      <w:r w:rsidRPr="00BD7700">
        <w:rPr>
          <w:noProof/>
        </w:rPr>
        <w:t>vol. 7, pp. 375-379, June 21 1988.</w:t>
      </w:r>
    </w:p>
    <w:p w14:paraId="723DD6CD" w14:textId="77777777" w:rsidR="00BD7700" w:rsidRPr="00BD7700" w:rsidRDefault="00BD7700" w:rsidP="00BD7700">
      <w:pPr>
        <w:pStyle w:val="EndNoteBibliography"/>
        <w:ind w:left="720" w:hanging="720"/>
        <w:rPr>
          <w:noProof/>
        </w:rPr>
      </w:pPr>
      <w:r w:rsidRPr="00BD7700">
        <w:rPr>
          <w:noProof/>
        </w:rPr>
        <w:t>[3]</w:t>
      </w:r>
      <w:r w:rsidRPr="00BD7700">
        <w:rPr>
          <w:noProof/>
        </w:rPr>
        <w:tab/>
        <w:t>L. Bahl, R. Bakis, P. Cohen, A. Cole, F. Jelinek, B. Lewis</w:t>
      </w:r>
      <w:r w:rsidRPr="00BD7700">
        <w:rPr>
          <w:i/>
          <w:noProof/>
        </w:rPr>
        <w:t>, et al.</w:t>
      </w:r>
      <w:r w:rsidRPr="00BD7700">
        <w:rPr>
          <w:noProof/>
        </w:rPr>
        <w:t xml:space="preserve">, "Speech recognition of a natural text read as isolated words," in </w:t>
      </w:r>
      <w:r w:rsidRPr="00BD7700">
        <w:rPr>
          <w:i/>
          <w:noProof/>
        </w:rPr>
        <w:t>Acoustics, Speech, and Signal Processing, IEEE International Conference on ICASSP '81.</w:t>
      </w:r>
      <w:r w:rsidRPr="00BD7700">
        <w:rPr>
          <w:noProof/>
        </w:rPr>
        <w:t>, 1981, pp. 1168-1171.</w:t>
      </w:r>
    </w:p>
    <w:p w14:paraId="2D073176" w14:textId="77777777" w:rsidR="00BD7700" w:rsidRPr="00BD7700" w:rsidRDefault="00BD7700" w:rsidP="00BD7700">
      <w:pPr>
        <w:pStyle w:val="EndNoteBibliography"/>
        <w:ind w:left="720" w:hanging="720"/>
        <w:rPr>
          <w:noProof/>
        </w:rPr>
      </w:pPr>
      <w:r w:rsidRPr="00BD7700">
        <w:rPr>
          <w:noProof/>
        </w:rPr>
        <w:t>[4]</w:t>
      </w:r>
      <w:r w:rsidRPr="00BD7700">
        <w:rPr>
          <w:noProof/>
        </w:rPr>
        <w:tab/>
        <w:t xml:space="preserve">G. R. Doddington, "Phonetically sensitive discriminants for improved speech recognition," in </w:t>
      </w:r>
      <w:r w:rsidRPr="00BD7700">
        <w:rPr>
          <w:i/>
          <w:noProof/>
        </w:rPr>
        <w:t>Acoustics, Speech, and Signal Processing, 1989. ICASSP-89., 1989 International Conference on</w:t>
      </w:r>
      <w:r w:rsidRPr="00BD7700">
        <w:rPr>
          <w:noProof/>
        </w:rPr>
        <w:t>, 1989, pp. 556-559.</w:t>
      </w:r>
    </w:p>
    <w:p w14:paraId="08E23C8B" w14:textId="77777777" w:rsidR="00BD7700" w:rsidRPr="00BD7700" w:rsidRDefault="00BD7700" w:rsidP="00BD7700">
      <w:pPr>
        <w:pStyle w:val="EndNoteBibliography"/>
        <w:ind w:left="720" w:hanging="720"/>
        <w:rPr>
          <w:noProof/>
        </w:rPr>
      </w:pPr>
      <w:r w:rsidRPr="00BD7700">
        <w:rPr>
          <w:noProof/>
        </w:rPr>
        <w:t>[5]</w:t>
      </w:r>
      <w:r w:rsidRPr="00BD7700">
        <w:rPr>
          <w:noProof/>
        </w:rPr>
        <w:tab/>
        <w:t xml:space="preserve">F. Itakura, "Minimum prediction residual principle applied to speech recognition," </w:t>
      </w:r>
      <w:r w:rsidRPr="00BD7700">
        <w:rPr>
          <w:i/>
          <w:noProof/>
        </w:rPr>
        <w:t xml:space="preserve">Acoustics, Speech and Signal Processing, IEEE Transactions on, </w:t>
      </w:r>
      <w:r w:rsidRPr="00BD7700">
        <w:rPr>
          <w:noProof/>
        </w:rPr>
        <w:t>vol. 23, pp. 67-72, 1975.</w:t>
      </w:r>
    </w:p>
    <w:p w14:paraId="32E55D26" w14:textId="77777777" w:rsidR="00BD7700" w:rsidRPr="00BD7700" w:rsidRDefault="00BD7700" w:rsidP="00BD7700">
      <w:pPr>
        <w:pStyle w:val="EndNoteBibliography"/>
        <w:ind w:left="720" w:hanging="720"/>
        <w:rPr>
          <w:noProof/>
        </w:rPr>
      </w:pPr>
      <w:r w:rsidRPr="00BD7700">
        <w:rPr>
          <w:noProof/>
        </w:rPr>
        <w:t>[6]</w:t>
      </w:r>
      <w:r w:rsidRPr="00BD7700">
        <w:rPr>
          <w:noProof/>
        </w:rPr>
        <w:tab/>
        <w:t xml:space="preserve">M. Miyatake, H. Sawai, Y. Minami, and K. Shikano, "Integrated training for spotting japanese phonemes using large phonemic time-delay neural networks," in </w:t>
      </w:r>
      <w:r w:rsidRPr="00BD7700">
        <w:rPr>
          <w:i/>
          <w:noProof/>
        </w:rPr>
        <w:t>Acoustics, Speech, and Signal Processing, 1990. ICASSP-90., 1990 International Conference on</w:t>
      </w:r>
      <w:r w:rsidRPr="00BD7700">
        <w:rPr>
          <w:noProof/>
        </w:rPr>
        <w:t>, 1990, pp. 449-452.</w:t>
      </w:r>
    </w:p>
    <w:p w14:paraId="52AD2E34" w14:textId="77777777" w:rsidR="00BD7700" w:rsidRPr="00BD7700" w:rsidRDefault="00BD7700" w:rsidP="00BD7700">
      <w:pPr>
        <w:pStyle w:val="EndNoteBibliography"/>
        <w:ind w:left="720" w:hanging="720"/>
        <w:rPr>
          <w:noProof/>
        </w:rPr>
      </w:pPr>
      <w:r w:rsidRPr="00BD7700">
        <w:rPr>
          <w:noProof/>
        </w:rPr>
        <w:t>[7]</w:t>
      </w:r>
      <w:r w:rsidRPr="00BD7700">
        <w:rPr>
          <w:noProof/>
        </w:rPr>
        <w:tab/>
        <w:t xml:space="preserve">S. Kimura, "100000-word recognition using acoustic-segment networks," in </w:t>
      </w:r>
      <w:r w:rsidRPr="00BD7700">
        <w:rPr>
          <w:i/>
          <w:noProof/>
        </w:rPr>
        <w:t>Acoustics, Speech, and Signal Processing, 1990. ICASSP-90., 1990 International Conference on</w:t>
      </w:r>
      <w:r w:rsidRPr="00BD7700">
        <w:rPr>
          <w:noProof/>
        </w:rPr>
        <w:t>, 1990, pp. 61-64.</w:t>
      </w:r>
    </w:p>
    <w:p w14:paraId="1976A388" w14:textId="77777777" w:rsidR="00BD7700" w:rsidRPr="00BD7700" w:rsidRDefault="00BD7700" w:rsidP="00BD7700">
      <w:pPr>
        <w:pStyle w:val="EndNoteBibliography"/>
        <w:ind w:left="720" w:hanging="720"/>
        <w:rPr>
          <w:noProof/>
        </w:rPr>
      </w:pPr>
      <w:r w:rsidRPr="00BD7700">
        <w:rPr>
          <w:noProof/>
        </w:rPr>
        <w:t>[8]</w:t>
      </w:r>
      <w:r w:rsidRPr="00BD7700">
        <w:rPr>
          <w:noProof/>
        </w:rPr>
        <w:tab/>
        <w:t>A. Cruttenden, "Gimson's pronunciation of English," 7th ed: Routledge, 2013, p. 41.</w:t>
      </w:r>
    </w:p>
    <w:p w14:paraId="3AF928C9" w14:textId="77777777" w:rsidR="00BD7700" w:rsidRPr="00BD7700" w:rsidRDefault="00BD7700" w:rsidP="00BD7700">
      <w:pPr>
        <w:pStyle w:val="EndNoteBibliography"/>
        <w:ind w:left="720" w:hanging="720"/>
        <w:rPr>
          <w:noProof/>
        </w:rPr>
      </w:pPr>
      <w:r w:rsidRPr="00BD7700">
        <w:rPr>
          <w:noProof/>
        </w:rPr>
        <w:t>[9]</w:t>
      </w:r>
      <w:r w:rsidRPr="00BD7700">
        <w:rPr>
          <w:noProof/>
        </w:rPr>
        <w:tab/>
        <w:t>A. Bath, "Robust Speech Recognition via Human Auditory Modeling," Bachelor of Engineering (Electrical) / Bachelor of Science (Computer Science), School of Engineering and Physical Sciences, James Cook University, 2010.</w:t>
      </w:r>
    </w:p>
    <w:p w14:paraId="28DE6356" w14:textId="77777777" w:rsidR="00BD7700" w:rsidRPr="00BD7700" w:rsidRDefault="00BD7700" w:rsidP="00BD7700">
      <w:pPr>
        <w:pStyle w:val="EndNoteBibliography"/>
        <w:ind w:left="720" w:hanging="720"/>
        <w:rPr>
          <w:noProof/>
        </w:rPr>
      </w:pPr>
      <w:r w:rsidRPr="00BD7700">
        <w:rPr>
          <w:noProof/>
        </w:rPr>
        <w:lastRenderedPageBreak/>
        <w:t>[10]</w:t>
      </w:r>
      <w:r w:rsidRPr="00BD7700">
        <w:rPr>
          <w:noProof/>
        </w:rPr>
        <w:tab/>
        <w:t xml:space="preserve">S. Furui, "Recent advances in speaker recognition," in </w:t>
      </w:r>
      <w:r w:rsidRPr="00BD7700">
        <w:rPr>
          <w:i/>
          <w:noProof/>
        </w:rPr>
        <w:t>Audio- and Video-based Biometric Person Authentication</w:t>
      </w:r>
      <w:r w:rsidRPr="00BD7700">
        <w:rPr>
          <w:noProof/>
        </w:rPr>
        <w:t>. vol. 1206, J. Bigün, G. Chollet, and G. Borgefors, Eds., 1st ed: Springer Berlin Heidelberg, 1997, pp. 235-252.</w:t>
      </w:r>
    </w:p>
    <w:p w14:paraId="5671D71E" w14:textId="705285A8" w:rsidR="00F773FC" w:rsidRPr="004430DE" w:rsidRDefault="00EB2B02" w:rsidP="00EB2B02">
      <w:r>
        <w:fldChar w:fldCharType="end"/>
      </w:r>
      <w:r w:rsidRPr="004430DE">
        <w:t xml:space="preserve"> </w:t>
      </w:r>
    </w:p>
    <w:sectPr w:rsidR="00F773FC" w:rsidRPr="004430DE" w:rsidSect="003B04B8">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0069C" w14:textId="77777777" w:rsidR="00BD7700" w:rsidRDefault="00BD7700" w:rsidP="00AC57B9">
      <w:r>
        <w:separator/>
      </w:r>
    </w:p>
  </w:endnote>
  <w:endnote w:type="continuationSeparator" w:id="0">
    <w:p w14:paraId="6FF91F36" w14:textId="77777777" w:rsidR="00BD7700" w:rsidRDefault="00BD7700"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7C5CEC" w14:textId="4B3D845B" w:rsidR="00BD7700" w:rsidRDefault="00BD7700">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sidR="00726DFF">
      <w:rPr>
        <w:rStyle w:val="PageNumber"/>
        <w:noProof/>
      </w:rPr>
      <w:t>2</w:t>
    </w:r>
    <w:r>
      <w:rPr>
        <w:rStyle w:val="PageNumber"/>
      </w:rPr>
      <w:fldChar w:fldCharType="end"/>
    </w:r>
    <w:r>
      <w:rPr>
        <w:rStyle w:val="PageNumber"/>
      </w:rPr>
      <w:t>]</w:t>
    </w:r>
    <w:r>
      <w:rPr>
        <w:rStyle w:val="PageNumber"/>
      </w:rPr>
      <w:tab/>
      <w:t>Literature Review</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744E3" w14:textId="77777777" w:rsidR="00BD7700" w:rsidRDefault="00BD7700" w:rsidP="00AC57B9">
      <w:r>
        <w:separator/>
      </w:r>
    </w:p>
  </w:footnote>
  <w:footnote w:type="continuationSeparator" w:id="0">
    <w:p w14:paraId="0CC8E20E" w14:textId="77777777" w:rsidR="00BD7700" w:rsidRDefault="00BD7700" w:rsidP="00AC57B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B78F1"/>
    <w:multiLevelType w:val="multilevel"/>
    <w:tmpl w:val="8F588562"/>
    <w:numStyleLink w:val="Headings"/>
  </w:abstractNum>
  <w:abstractNum w:abstractNumId="1">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
    <w:nsid w:val="0FD22AFC"/>
    <w:multiLevelType w:val="multilevel"/>
    <w:tmpl w:val="8F588562"/>
    <w:numStyleLink w:val="Headings"/>
  </w:abstractNum>
  <w:abstractNum w:abstractNumId="3">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6">
    <w:nsid w:val="26AE1540"/>
    <w:multiLevelType w:val="multilevel"/>
    <w:tmpl w:val="8F588562"/>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411C1FF5"/>
    <w:multiLevelType w:val="multilevel"/>
    <w:tmpl w:val="CAEC3894"/>
    <w:styleLink w:val="ProperHeadings"/>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2">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5B4C314D"/>
    <w:multiLevelType w:val="multilevel"/>
    <w:tmpl w:val="CAEC3894"/>
    <w:numStyleLink w:val="ProperHeadings"/>
  </w:abstractNum>
  <w:abstractNum w:abstractNumId="14">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9"/>
  </w:num>
  <w:num w:numId="3">
    <w:abstractNumId w:val="5"/>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5"/>
  </w:num>
  <w:num w:numId="8">
    <w:abstractNumId w:val="8"/>
  </w:num>
  <w:num w:numId="9">
    <w:abstractNumId w:val="3"/>
  </w:num>
  <w:num w:numId="10">
    <w:abstractNumId w:val="16"/>
  </w:num>
  <w:num w:numId="11">
    <w:abstractNumId w:val="1"/>
  </w:num>
  <w:num w:numId="12">
    <w:abstractNumId w:val="6"/>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num>
  <w:num w:numId="15">
    <w:abstractNumId w:val="14"/>
  </w:num>
  <w:num w:numId="16">
    <w:abstractNumId w:val="12"/>
  </w:num>
  <w:num w:numId="17">
    <w:abstractNumId w:val="0"/>
  </w:num>
  <w:num w:numId="18">
    <w:abstractNumId w:val="11"/>
  </w:num>
  <w:num w:numId="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lt;record-ids&gt;&lt;item&gt;18&lt;/item&gt;&lt;item&gt;36&lt;/item&gt;&lt;item&gt;37&lt;/item&gt;&lt;item&gt;38&lt;/item&gt;&lt;item&gt;41&lt;/item&gt;&lt;item&gt;42&lt;/item&gt;&lt;item&gt;43&lt;/item&gt;&lt;item&gt;44&lt;/item&gt;&lt;item&gt;45&lt;/item&gt;&lt;item&gt;46&lt;/item&gt;&lt;/record-ids&gt;&lt;/item&gt;&lt;/Libraries&gt;"/>
  </w:docVars>
  <w:rsids>
    <w:rsidRoot w:val="004430DE"/>
    <w:rsid w:val="000722D5"/>
    <w:rsid w:val="000A4966"/>
    <w:rsid w:val="00112446"/>
    <w:rsid w:val="00237701"/>
    <w:rsid w:val="00242991"/>
    <w:rsid w:val="00294BC9"/>
    <w:rsid w:val="003B04B8"/>
    <w:rsid w:val="004430DE"/>
    <w:rsid w:val="004C09B5"/>
    <w:rsid w:val="00726DFF"/>
    <w:rsid w:val="00766F36"/>
    <w:rsid w:val="00772616"/>
    <w:rsid w:val="007E4609"/>
    <w:rsid w:val="0085182F"/>
    <w:rsid w:val="00866AE4"/>
    <w:rsid w:val="008E14AF"/>
    <w:rsid w:val="0092512D"/>
    <w:rsid w:val="00AC3AB1"/>
    <w:rsid w:val="00AC57B9"/>
    <w:rsid w:val="00BD7700"/>
    <w:rsid w:val="00C16A95"/>
    <w:rsid w:val="00CB485D"/>
    <w:rsid w:val="00D97A5F"/>
    <w:rsid w:val="00E009C1"/>
    <w:rsid w:val="00E32EC9"/>
    <w:rsid w:val="00EB2B02"/>
    <w:rsid w:val="00EF7AB7"/>
    <w:rsid w:val="00F773FC"/>
    <w:rsid w:val="00FB5325"/>
    <w:rsid w:val="00FD03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AB1"/>
    <w:pPr>
      <w:jc w:val="both"/>
    </w:pPr>
  </w:style>
  <w:style w:type="paragraph" w:styleId="Heading1">
    <w:name w:val="heading 1"/>
    <w:next w:val="Normal"/>
    <w:link w:val="Heading1Char"/>
    <w:autoRedefine/>
    <w:uiPriority w:val="9"/>
    <w:qFormat/>
    <w:rsid w:val="00D97A5F"/>
    <w:pPr>
      <w:keepNext/>
      <w:keepLines/>
      <w:numPr>
        <w:numId w:val="2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242991"/>
    <w:pPr>
      <w:numPr>
        <w:ilvl w:val="1"/>
      </w:numPr>
      <w:spacing w:before="200"/>
      <w:outlineLvl w:val="1"/>
    </w:pPr>
    <w:rPr>
      <w:color w:val="4F81BD" w:themeColor="accent1"/>
      <w:sz w:val="26"/>
      <w:szCs w:val="22"/>
    </w:rPr>
  </w:style>
  <w:style w:type="paragraph" w:styleId="Heading3">
    <w:name w:val="heading 3"/>
    <w:basedOn w:val="Heading2"/>
    <w:next w:val="Normal"/>
    <w:link w:val="Heading3Char"/>
    <w:autoRedefine/>
    <w:uiPriority w:val="9"/>
    <w:unhideWhenUsed/>
    <w:qFormat/>
    <w:rsid w:val="00D97A5F"/>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D97A5F"/>
    <w:pPr>
      <w:keepNext/>
      <w:keepLines/>
      <w:numPr>
        <w:ilvl w:val="4"/>
        <w:numId w:val="20"/>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242991"/>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D97A5F"/>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D97A5F"/>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D97A5F"/>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32"/>
    </w:rPr>
  </w:style>
  <w:style w:type="paragraph" w:customStyle="1" w:styleId="EndNoteBibliography">
    <w:name w:val="EndNote Bibliography"/>
    <w:basedOn w:val="Normal"/>
    <w:rsid w:val="00EB2B02"/>
    <w:rPr>
      <w:rFonts w:ascii="Calibri" w:hAnsi="Calibri"/>
      <w:sz w:val="32"/>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D7700"/>
    <w:pPr>
      <w:spacing w:after="200"/>
      <w:jc w:val="center"/>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AB1"/>
    <w:pPr>
      <w:jc w:val="both"/>
    </w:pPr>
  </w:style>
  <w:style w:type="paragraph" w:styleId="Heading1">
    <w:name w:val="heading 1"/>
    <w:next w:val="Normal"/>
    <w:link w:val="Heading1Char"/>
    <w:autoRedefine/>
    <w:uiPriority w:val="9"/>
    <w:qFormat/>
    <w:rsid w:val="00D97A5F"/>
    <w:pPr>
      <w:keepNext/>
      <w:keepLines/>
      <w:numPr>
        <w:numId w:val="2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242991"/>
    <w:pPr>
      <w:numPr>
        <w:ilvl w:val="1"/>
      </w:numPr>
      <w:spacing w:before="200"/>
      <w:outlineLvl w:val="1"/>
    </w:pPr>
    <w:rPr>
      <w:color w:val="4F81BD" w:themeColor="accent1"/>
      <w:sz w:val="26"/>
      <w:szCs w:val="22"/>
    </w:rPr>
  </w:style>
  <w:style w:type="paragraph" w:styleId="Heading3">
    <w:name w:val="heading 3"/>
    <w:basedOn w:val="Heading2"/>
    <w:next w:val="Normal"/>
    <w:link w:val="Heading3Char"/>
    <w:autoRedefine/>
    <w:uiPriority w:val="9"/>
    <w:unhideWhenUsed/>
    <w:qFormat/>
    <w:rsid w:val="00D97A5F"/>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D97A5F"/>
    <w:pPr>
      <w:keepNext/>
      <w:keepLines/>
      <w:numPr>
        <w:ilvl w:val="4"/>
        <w:numId w:val="20"/>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242991"/>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D97A5F"/>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D97A5F"/>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D97A5F"/>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32"/>
    </w:rPr>
  </w:style>
  <w:style w:type="paragraph" w:customStyle="1" w:styleId="EndNoteBibliography">
    <w:name w:val="EndNote Bibliography"/>
    <w:basedOn w:val="Normal"/>
    <w:rsid w:val="00EB2B02"/>
    <w:rPr>
      <w:rFonts w:ascii="Calibri" w:hAnsi="Calibri"/>
      <w:sz w:val="32"/>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D7700"/>
    <w:pPr>
      <w:spacing w:after="200"/>
      <w:jc w:val="center"/>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46AC1-6E07-4F47-AF14-9370C5461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5</Pages>
  <Words>2265</Words>
  <Characters>12914</Characters>
  <Application>Microsoft Macintosh Word</Application>
  <DocSecurity>0</DocSecurity>
  <Lines>107</Lines>
  <Paragraphs>30</Paragraphs>
  <ScaleCrop>false</ScaleCrop>
  <Company/>
  <LinksUpToDate>false</LinksUpToDate>
  <CharactersWithSpaces>15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10</cp:revision>
  <dcterms:created xsi:type="dcterms:W3CDTF">2014-04-14T06:35:00Z</dcterms:created>
  <dcterms:modified xsi:type="dcterms:W3CDTF">2014-04-15T07:22:00Z</dcterms:modified>
</cp:coreProperties>
</file>